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w:t>
      </w:r>
      <w:r w:rsidR="00236619">
        <w:t>want</w:t>
      </w:r>
      <w:r w:rsidR="009F2930" w:rsidRPr="001817A1">
        <w:t xml:space="preserve">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PeptideShaker</w:t>
      </w:r>
      <w:r w:rsidR="00310AC1">
        <w:rPr>
          <w:color w:val="1F497D" w:themeColor="text2"/>
        </w:rPr>
        <w:fldChar w:fldCharType="begin"/>
      </w:r>
      <w:r w:rsidR="00C22017">
        <w:rPr>
          <w:color w:val="1F497D" w:themeColor="text2"/>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sidR="00310AC1">
        <w:rPr>
          <w:color w:val="1F497D" w:themeColor="text2"/>
        </w:rPr>
        <w:fldChar w:fldCharType="separate"/>
      </w:r>
      <w:r w:rsidR="00C22017" w:rsidRPr="00C22017">
        <w:rPr>
          <w:noProof/>
          <w:color w:val="1F497D" w:themeColor="text2"/>
          <w:vertAlign w:val="superscript"/>
        </w:rPr>
        <w:t>1</w:t>
      </w:r>
      <w:r w:rsidR="00310AC1">
        <w:rPr>
          <w:color w:val="1F497D" w:themeColor="text2"/>
        </w:rPr>
        <w:fldChar w:fldCharType="end"/>
      </w:r>
      <w:r w:rsidR="00C22017">
        <w:rPr>
          <w:color w:val="1F497D" w:themeColor="text2"/>
        </w:rPr>
        <w:t xml:space="preserve"> </w:t>
      </w:r>
      <w:r w:rsidR="009F2930" w:rsidRPr="001817A1">
        <w:t>(</w:t>
      </w:r>
      <w:hyperlink r:id="rId8" w:history="1">
        <w:r w:rsidR="00504434" w:rsidRPr="001817A1">
          <w:rPr>
            <w:rStyle w:val="Hyperlink"/>
          </w:rPr>
          <w:t>http://peptide-shaker.googlecode.com</w:t>
        </w:r>
      </w:hyperlink>
      <w:r w:rsidR="009F2930" w:rsidRPr="001817A1">
        <w:t>).</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310AC1" w:rsidRPr="001817A1">
          <w:rPr>
            <w:color w:val="1F497D" w:themeColor="text2"/>
          </w:rPr>
          <w:fldChar w:fldCharType="begin"/>
        </w:r>
        <w:r w:rsidR="00C22017">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310AC1" w:rsidRPr="001817A1">
          <w:rPr>
            <w:color w:val="1F497D" w:themeColor="text2"/>
          </w:rPr>
          <w:fldChar w:fldCharType="separate"/>
        </w:r>
        <w:r w:rsidR="00C22017" w:rsidRPr="00C22017">
          <w:rPr>
            <w:noProof/>
            <w:color w:val="1F497D" w:themeColor="text2"/>
            <w:vertAlign w:val="superscript"/>
          </w:rPr>
          <w:t>2</w:t>
        </w:r>
        <w:r w:rsidR="00310AC1"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0D02F8" w:rsidP="00A96F24">
      <w:pPr>
        <w:jc w:val="center"/>
      </w:pPr>
      <w:r>
        <w:rPr>
          <w:noProof/>
          <w:lang w:val="nb-NO" w:eastAsia="nb-NO"/>
        </w:rPr>
        <w:drawing>
          <wp:inline distT="0" distB="0" distL="0" distR="0">
            <wp:extent cx="4505325" cy="3043714"/>
            <wp:effectExtent l="0" t="19050" r="85725" b="61436"/>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505325" cy="304371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236619">
        <w:t>) [</w:t>
      </w:r>
      <w:proofErr w:type="spellStart"/>
      <w:r w:rsidR="00236619">
        <w:t>Ensembl</w:t>
      </w:r>
      <w:proofErr w:type="spellEnd"/>
      <w:r w:rsidR="00236619">
        <w:t xml:space="preserve"> 78</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236619" w:rsidP="006D5CBF">
      <w:pPr>
        <w:jc w:val="center"/>
      </w:pPr>
      <w:r w:rsidRPr="00236619">
        <w:rPr>
          <w:noProof/>
          <w:lang w:val="nb-NO" w:eastAsia="nb-NO"/>
        </w:rPr>
        <w:drawing>
          <wp:inline distT="0" distB="0" distL="0" distR="0">
            <wp:extent cx="4554243" cy="3087363"/>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61" t="23778" r="27361" b="27111"/>
                    <a:stretch>
                      <a:fillRect/>
                    </a:stretch>
                  </pic:blipFill>
                  <pic:spPr bwMode="auto">
                    <a:xfrm>
                      <a:off x="0" y="0"/>
                      <a:ext cx="4554243" cy="3087363"/>
                    </a:xfrm>
                    <a:prstGeom prst="rect">
                      <a:avLst/>
                    </a:prstGeom>
                    <a:noFill/>
                    <a:ln w="9525">
                      <a:noFill/>
                      <a:miter lim="800000"/>
                      <a:headEnd/>
                      <a:tailEnd/>
                    </a:ln>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CA2AF5" w:rsidP="00704078">
      <w:pPr>
        <w:jc w:val="center"/>
      </w:pPr>
      <w:r>
        <w:rPr>
          <w:noProof/>
          <w:lang w:val="nb-NO" w:eastAsia="nb-NO"/>
        </w:rPr>
        <w:drawing>
          <wp:inline distT="0" distB="0" distL="0" distR="0">
            <wp:extent cx="4990338" cy="3680936"/>
            <wp:effectExtent l="0" t="19050" r="76962" b="52864"/>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310AC1"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310AC1" w:rsidP="00662E21">
      <w:pPr>
        <w:spacing w:after="0"/>
        <w:jc w:val="both"/>
      </w:pPr>
      <w:bookmarkStart w:id="0" w:name="_GoBack"/>
      <w:bookmarkEnd w:id="0"/>
      <w:r w:rsidRPr="00310AC1">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9F2930" w:rsidRPr="001817A1" w:rsidRDefault="009F2930" w:rsidP="009F2930">
      <w:pPr>
        <w:spacing w:after="0" w:line="240" w:lineRule="auto"/>
        <w:rPr>
          <w:sz w:val="28"/>
        </w:rPr>
      </w:pPr>
    </w:p>
    <w:p w:rsidR="009F2930" w:rsidRPr="001817A1" w:rsidRDefault="00001C4C" w:rsidP="009F2930">
      <w:pPr>
        <w:jc w:val="center"/>
      </w:pPr>
      <w:r>
        <w:rPr>
          <w:noProof/>
          <w:lang w:val="nb-NO" w:eastAsia="nb-NO"/>
        </w:rPr>
        <w:drawing>
          <wp:inline distT="0" distB="0" distL="0" distR="0">
            <wp:extent cx="5943600" cy="3591957"/>
            <wp:effectExtent l="57150" t="19050" r="114300" b="8469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 xml:space="preserve">standard </w:t>
      </w:r>
      <w:proofErr w:type="spellStart"/>
      <w:r w:rsidR="00033A92" w:rsidRPr="00860EDD">
        <w:rPr>
          <w:color w:val="002060"/>
        </w:rPr>
        <w:t>mzIdentML</w:t>
      </w:r>
      <w:proofErr w:type="spellEnd"/>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0C2BCD">
        <w:rPr>
          <w:color w:val="000000" w:themeColor="text1"/>
        </w:rPr>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860EDD" w:rsidRPr="001817A1">
        <w:t>“</w:t>
      </w:r>
      <w:r w:rsidR="00DB2A8A" w:rsidRPr="00DB2A8A">
        <w:t>Peptide and Protein Validation</w:t>
      </w:r>
      <w:r w:rsidR="00860EDD" w:rsidRPr="001817A1">
        <w:t>“</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310AC1" w:rsidP="00116BCB">
      <w:pPr>
        <w:jc w:val="both"/>
      </w:pPr>
      <w:r w:rsidRPr="00310AC1">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310AC1" w:rsidP="009F2930">
      <w:pPr>
        <w:jc w:val="both"/>
      </w:pPr>
      <w:r w:rsidRPr="00310AC1">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149CA">
        <w:t xml:space="preserve"> Da. (The values can </w:t>
      </w:r>
      <w:r w:rsidR="008042EA">
        <w:t xml:space="preserve">also </w:t>
      </w:r>
      <w:r w:rsidR="008149CA">
        <w:t xml:space="preserve">be set via </w:t>
      </w:r>
      <w:r w:rsidR="008149CA" w:rsidRPr="008149CA">
        <w:rPr>
          <w:i/>
        </w:rPr>
        <w:t>Edit &gt; Spectrum Annotations</w:t>
      </w:r>
      <w:r w:rsidR="008149CA">
        <w:t xml:space="preserve">.)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614131" cy="2788506"/>
            <wp:effectExtent l="57150" t="19050" r="110269" b="68994"/>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616959" cy="279021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310AC1" w:rsidP="009F2930">
      <w:pPr>
        <w:jc w:val="both"/>
      </w:pPr>
      <w:r w:rsidRPr="00310AC1">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4535E7" w:rsidP="005841CA">
      <w:pPr>
        <w:jc w:val="center"/>
      </w:pPr>
      <w:r>
        <w:rPr>
          <w:noProof/>
          <w:lang w:val="nb-NO" w:eastAsia="nb-NO"/>
        </w:rPr>
        <w:drawing>
          <wp:inline distT="0" distB="0" distL="0" distR="0">
            <wp:extent cx="5943600" cy="3591957"/>
            <wp:effectExtent l="57150" t="19050" r="114300" b="84693"/>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21550F" w:rsidRDefault="0021550F" w:rsidP="009F2930">
      <w:pPr>
        <w:jc w:val="both"/>
      </w:pPr>
      <w:r>
        <w:t>If comparing two spectra so-called mirrored spectra can be used, i.e., showing one spectrum above the x-axis and another spectrum mirrored below the x-axis. Select only the two first PSMs in the table and go back to the Spectrum tab. You should now see the following:</w:t>
      </w:r>
    </w:p>
    <w:p w:rsidR="00C85CFE" w:rsidRDefault="00C85CFE" w:rsidP="009F2930">
      <w:pPr>
        <w:jc w:val="both"/>
      </w:pPr>
    </w:p>
    <w:p w:rsidR="0021550F" w:rsidRDefault="0021550F" w:rsidP="0021550F">
      <w:pPr>
        <w:jc w:val="center"/>
      </w:pPr>
      <w:r>
        <w:rPr>
          <w:noProof/>
          <w:lang w:val="nb-NO" w:eastAsia="nb-NO"/>
        </w:rPr>
        <w:drawing>
          <wp:inline distT="0" distB="0" distL="0" distR="0">
            <wp:extent cx="5093201" cy="3471573"/>
            <wp:effectExtent l="57150" t="19050" r="107449" b="71727"/>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092506" cy="347109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1550F" w:rsidRDefault="0021550F" w:rsidP="009F2930">
      <w:pPr>
        <w:jc w:val="both"/>
      </w:pPr>
    </w:p>
    <w:p w:rsidR="0021550F" w:rsidRPr="001817A1" w:rsidRDefault="0021550F" w:rsidP="009F2930">
      <w:pPr>
        <w:jc w:val="both"/>
      </w:pPr>
      <w:r>
        <w:t>The use of mirrored spectra allows you to easily compare two spectra highlight differences between them. (Note that in order to make the intensities comparable the peaks are shown relative to the highest peak in each spectrum.)</w:t>
      </w:r>
    </w:p>
    <w:p w:rsidR="00C85CFE" w:rsidRDefault="00C85CFE">
      <w:pPr>
        <w:spacing w:after="0" w:line="240" w:lineRule="auto"/>
      </w:pPr>
      <w:r>
        <w:br w:type="page"/>
      </w:r>
    </w:p>
    <w:p w:rsidR="009F2930" w:rsidRPr="001817A1" w:rsidRDefault="00C85CFE" w:rsidP="009F2930">
      <w:pPr>
        <w:jc w:val="both"/>
      </w:pPr>
      <w:r>
        <w:lastRenderedPageBreak/>
        <w:t xml:space="preserve">When comparing more than two spectra </w:t>
      </w:r>
      <w:r w:rsidRPr="00EB2DFA">
        <w:rPr>
          <w:color w:val="002060"/>
        </w:rPr>
        <w:t>PeptideShaker</w:t>
      </w:r>
      <w:r>
        <w:t xml:space="preserve"> uses </w:t>
      </w:r>
      <w:r w:rsidR="009F2930" w:rsidRPr="001817A1">
        <w:t xml:space="preserve">a novel view, referred to as the </w:t>
      </w:r>
      <w:r w:rsidR="009F2930" w:rsidRPr="001817A1">
        <w:rPr>
          <w:color w:val="1F497D" w:themeColor="text2"/>
        </w:rPr>
        <w:t xml:space="preserve">bubble view </w:t>
      </w:r>
      <w:r w:rsidR="009F2930" w:rsidRPr="001817A1">
        <w:t xml:space="preserve">or the </w:t>
      </w:r>
      <w:r w:rsidR="009F2930" w:rsidRPr="001817A1">
        <w:rPr>
          <w:i/>
        </w:rPr>
        <w:t>Planetary System View</w:t>
      </w:r>
      <w:r w:rsidR="009F2930" w:rsidRPr="001817A1">
        <w:t xml:space="preserve">. You will find this view by clicking the </w:t>
      </w:r>
      <w:r w:rsidR="005E71B1" w:rsidRPr="001817A1">
        <w:t>‘</w:t>
      </w:r>
      <w:r w:rsidR="009F2930" w:rsidRPr="001817A1">
        <w:t>Bubble Plot</w:t>
      </w:r>
      <w:r w:rsidR="005E71B1" w:rsidRPr="001817A1">
        <w:t>’</w:t>
      </w:r>
      <w:r w:rsidR="009F2930" w:rsidRPr="001817A1">
        <w:t xml:space="preserve"> tab below the spectrum (or b</w:t>
      </w:r>
      <w:r>
        <w:t>y simply selecting more than two</w:t>
      </w:r>
      <w:r w:rsidR="009F2930" w:rsidRPr="001817A1">
        <w:t xml:space="preserve"> row</w:t>
      </w:r>
      <w:r>
        <w:t>s</w:t>
      </w:r>
      <w:r w:rsidR="009F2930" w:rsidRPr="001817A1">
        <w:t xml:space="preserve"> in the spectrum table). Selecting/highlighting all the rows in the PSM table with </w:t>
      </w:r>
      <w:r w:rsidR="00CB31F4">
        <w:t xml:space="preserve">a 2+ </w:t>
      </w:r>
      <w:r w:rsidR="009F2930"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Default="00B24436" w:rsidP="00621ABF">
      <w:pPr>
        <w:jc w:val="both"/>
        <w:rPr>
          <w:sz w:val="10"/>
        </w:rPr>
      </w:pPr>
    </w:p>
    <w:p w:rsidR="00C85CFE" w:rsidRPr="00B24436" w:rsidRDefault="00C85CFE"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3E75F1" w:rsidRDefault="003E75F1" w:rsidP="009F2930">
      <w:pPr>
        <w:jc w:val="both"/>
      </w:pPr>
      <w:r w:rsidRPr="001817A1">
        <w:lastRenderedPageBreak/>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EB2DFA">
        <w:t>% -</w:t>
      </w:r>
      <w:r w:rsidR="00B04773" w:rsidRPr="001817A1">
        <w:t xml:space="preserve"> the observable coverage is </w:t>
      </w:r>
      <w:r w:rsidR="001639EC">
        <w:t>also</w:t>
      </w:r>
      <w:r w:rsidR="00B04773" w:rsidRPr="001817A1">
        <w:t xml:space="preserve"> displayed in </w:t>
      </w:r>
      <w:r w:rsidR="001639EC">
        <w:t xml:space="preserve">gray </w:t>
      </w:r>
      <w:r w:rsidR="00EB2DFA">
        <w:t xml:space="preserve">in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310AC1"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ED692F" w:rsidP="00A90278">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310AC1" w:rsidRPr="00310AC1">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w:t>
      </w:r>
      <w:r w:rsidR="008203C8">
        <w:t>Select</w:t>
      </w:r>
      <w:r w:rsidRPr="001817A1">
        <w:t xml:space="preserv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310AC1"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310AC1" w:rsidRPr="001817A1">
          <w:fldChar w:fldCharType="separate"/>
        </w:r>
        <w:r w:rsidR="00C22017" w:rsidRPr="00C22017">
          <w:rPr>
            <w:noProof/>
            <w:vertAlign w:val="superscript"/>
          </w:rPr>
          <w:t>3</w:t>
        </w:r>
        <w:r w:rsidR="00310AC1"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BA64B0" w:rsidP="007747FE">
      <w:pPr>
        <w:jc w:val="center"/>
      </w:pPr>
      <w:r>
        <w:rPr>
          <w:noProof/>
          <w:lang w:val="nb-NO" w:eastAsia="nb-NO"/>
        </w:rPr>
        <w:drawing>
          <wp:inline distT="0" distB="0" distL="0" distR="0">
            <wp:extent cx="5943600" cy="3522513"/>
            <wp:effectExtent l="57150" t="19050" r="114300" b="77937"/>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rcRect/>
                    <a:stretch>
                      <a:fillRect/>
                    </a:stretch>
                  </pic:blipFill>
                  <pic:spPr bwMode="auto">
                    <a:xfrm>
                      <a:off x="0" y="0"/>
                      <a:ext cx="5943600" cy="352251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521EDA">
        <w:rPr>
          <w:color w:val="1F497D" w:themeColor="text2"/>
        </w:rPr>
        <w:t>Q96S1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w:t>
      </w:r>
      <w:r w:rsidR="00C00251">
        <w:t xml:space="preserve"> (we will come back</w:t>
      </w:r>
      <w:r w:rsidR="003C6A88">
        <w:t xml:space="preserve"> to the protein inference graphs later</w:t>
      </w:r>
      <w:r w:rsidR="00C00251">
        <w:t>)</w:t>
      </w:r>
      <w:r w:rsidRPr="001817A1">
        <w:t xml:space="preserve">. </w:t>
      </w:r>
      <w:r w:rsidR="004B0622" w:rsidRPr="001817A1">
        <w:rPr>
          <w:color w:val="002060"/>
        </w:rPr>
        <w:t>PeptideShaker</w:t>
      </w:r>
      <w:r w:rsidR="004B0622" w:rsidRPr="001817A1">
        <w:t xml:space="preserve"> </w:t>
      </w:r>
      <w:r w:rsidRPr="001817A1">
        <w:t xml:space="preserve">could not decide whether </w:t>
      </w:r>
      <w:r w:rsidR="00521EDA">
        <w:rPr>
          <w:color w:val="1F497D" w:themeColor="text2"/>
        </w:rPr>
        <w:t>Q96S15</w:t>
      </w:r>
      <w:r w:rsidR="00F35270">
        <w:rPr>
          <w:color w:val="1F497D" w:themeColor="text2"/>
        </w:rPr>
        <w:t xml:space="preserve"> </w:t>
      </w:r>
      <w:r w:rsidRPr="001817A1">
        <w:t xml:space="preserve">or </w:t>
      </w:r>
      <w:r w:rsidR="00521EDA">
        <w:rPr>
          <w:color w:val="1F497D" w:themeColor="text2"/>
        </w:rPr>
        <w:t>Q13563</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080B6B">
        <w:rPr>
          <w:i/>
        </w:rPr>
        <w:t>What do</w:t>
      </w:r>
      <w:r w:rsidR="00197C92">
        <w:rPr>
          <w:i/>
        </w:rPr>
        <w:t xml:space="preserve">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521EDA" w:rsidP="009F2930">
      <w:pPr>
        <w:spacing w:after="0" w:line="240" w:lineRule="auto"/>
        <w:jc w:val="center"/>
      </w:pPr>
      <w:r>
        <w:rPr>
          <w:noProof/>
          <w:lang w:val="nb-NO" w:eastAsia="nb-NO"/>
        </w:rPr>
        <w:drawing>
          <wp:inline distT="0" distB="0" distL="0" distR="0">
            <wp:extent cx="5674250" cy="1411041"/>
            <wp:effectExtent l="57150" t="19050" r="116950" b="74859"/>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srcRect/>
                    <a:stretch>
                      <a:fillRect/>
                    </a:stretch>
                  </pic:blipFill>
                  <pic:spPr bwMode="auto">
                    <a:xfrm>
                      <a:off x="0" y="0"/>
                      <a:ext cx="5674725" cy="141115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310AC1"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310AC1" w:rsidRPr="001817A1">
          <w:fldChar w:fldCharType="separate"/>
        </w:r>
        <w:r w:rsidR="00C22017" w:rsidRPr="00C22017">
          <w:rPr>
            <w:noProof/>
            <w:vertAlign w:val="superscript"/>
          </w:rPr>
          <w:t>4</w:t>
        </w:r>
        <w:r w:rsidR="00310AC1" w:rsidRPr="001817A1">
          <w:fldChar w:fldCharType="end"/>
        </w:r>
      </w:hyperlink>
    </w:p>
    <w:p w:rsidR="00493232" w:rsidRPr="001817A1" w:rsidRDefault="00310AC1">
      <w:pPr>
        <w:spacing w:after="0" w:line="240" w:lineRule="auto"/>
      </w:pPr>
      <w:r w:rsidRPr="00310AC1">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310AC1" w:rsidP="009F2930">
      <w:pPr>
        <w:jc w:val="both"/>
      </w:pPr>
      <w:r w:rsidRPr="00310AC1">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310AC1" w:rsidP="009F2930">
      <w:r w:rsidRPr="00310AC1">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310AC1">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310AC1">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310AC1">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310AC1">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310AC1">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310AC1" w:rsidP="009F2930">
      <w:r w:rsidRPr="00310AC1">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310AC1" w:rsidP="009F2930">
      <w:pPr>
        <w:spacing w:after="0" w:line="240" w:lineRule="auto"/>
      </w:pPr>
      <w:r w:rsidRPr="00310AC1">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310AC1">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310AC1">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310AC1">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310AC1">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310AC1">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310AC1">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310AC1" w:rsidP="009F2930">
      <w:pPr>
        <w:spacing w:after="0" w:line="240" w:lineRule="auto"/>
      </w:pPr>
      <w:r w:rsidRPr="00310AC1">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45570">
        <w:t>1139</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6318B8" w:rsidP="00682CCA">
      <w:pPr>
        <w:jc w:val="center"/>
      </w:pPr>
      <w:r>
        <w:rPr>
          <w:noProof/>
          <w:lang w:val="nb-NO" w:eastAsia="nb-NO"/>
        </w:rPr>
        <w:drawing>
          <wp:inline distT="0" distB="0" distL="0" distR="0">
            <wp:extent cx="5490972" cy="2916936"/>
            <wp:effectExtent l="0" t="19050" r="71628" b="5486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a:stretch>
                      <a:fillRect/>
                    </a:stretch>
                  </pic:blipFill>
                  <pic:spPr bwMode="auto">
                    <a:xfrm>
                      <a:off x="0" y="0"/>
                      <a:ext cx="5490972" cy="2916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w:t>
      </w:r>
      <w:r w:rsidR="006318B8">
        <w:t>a peptide</w:t>
      </w:r>
      <w:r w:rsidRPr="001817A1">
        <w:t xml:space="preserve"> belonging to </w:t>
      </w:r>
      <w:r w:rsidR="006D21FF" w:rsidRPr="006D21FF">
        <w:rPr>
          <w:color w:val="1F497D" w:themeColor="text2"/>
        </w:rPr>
        <w:t>Q9UNF1</w:t>
      </w:r>
      <w:r w:rsidRPr="001817A1">
        <w:t xml:space="preserve"> </w:t>
      </w:r>
      <w:r w:rsidR="006318B8">
        <w:t>was</w:t>
      </w:r>
      <w:r w:rsidRPr="001817A1">
        <w:t xml:space="preserve"> found shared with </w:t>
      </w:r>
      <w:r w:rsidR="006D21FF" w:rsidRPr="006D21FF">
        <w:rPr>
          <w:color w:val="002060"/>
        </w:rPr>
        <w:t>Q9Y5V3</w:t>
      </w:r>
      <w:r w:rsidR="006318B8">
        <w:t>, and the</w:t>
      </w:r>
      <w:r w:rsidR="0002149A" w:rsidRPr="001817A1">
        <w:t xml:space="preserve"> </w:t>
      </w:r>
      <w:r w:rsidR="006318B8">
        <w:t>group was detected with</w:t>
      </w:r>
      <w:r w:rsidR="0002149A" w:rsidRPr="001817A1">
        <w:t xml:space="preserve"> a high confidence (100%)</w:t>
      </w:r>
      <w:r w:rsidR="006D21FF">
        <w:t>.</w:t>
      </w:r>
      <w:r w:rsidR="004B0622" w:rsidRPr="001817A1">
        <w:t xml:space="preserve"> </w:t>
      </w:r>
      <w:r w:rsidR="006318B8">
        <w:t>Additionally, t</w:t>
      </w:r>
      <w:r w:rsidR="006318B8" w:rsidRPr="006318B8">
        <w:t>he dialog also</w:t>
      </w:r>
      <w:r w:rsidR="004B0622" w:rsidRPr="006318B8">
        <w:t xml:space="preserve"> shows</w:t>
      </w:r>
      <w:r w:rsidR="004B0622" w:rsidRPr="001817A1">
        <w:t xml:space="preserve">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a 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6"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310AC1" w:rsidP="00D27552">
      <w:pPr>
        <w:jc w:val="both"/>
      </w:pPr>
      <w:r w:rsidRPr="00310AC1">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A27271">
        <w:t>at line 353</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A27271">
        <w:t>1224</w:t>
      </w:r>
      <w:r w:rsidR="009D73D5" w:rsidRPr="001817A1">
        <w:t>:</w:t>
      </w:r>
    </w:p>
    <w:p w:rsidR="006C684C" w:rsidRDefault="006C684C" w:rsidP="009F2930">
      <w:pPr>
        <w:jc w:val="both"/>
      </w:pPr>
    </w:p>
    <w:p w:rsidR="00683EE2" w:rsidRPr="001817A1" w:rsidRDefault="00683EE2" w:rsidP="009F2930">
      <w:pPr>
        <w:jc w:val="both"/>
      </w:pPr>
    </w:p>
    <w:p w:rsidR="009D73D5" w:rsidRPr="001817A1" w:rsidRDefault="00A27271" w:rsidP="009D73D5">
      <w:pPr>
        <w:jc w:val="center"/>
      </w:pPr>
      <w:r>
        <w:rPr>
          <w:noProof/>
          <w:lang w:val="nb-NO" w:eastAsia="nb-NO"/>
        </w:rPr>
        <w:drawing>
          <wp:inline distT="0" distB="0" distL="0" distR="0">
            <wp:extent cx="5490972" cy="2916936"/>
            <wp:effectExtent l="0" t="19050" r="71628" b="54864"/>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srcRect/>
                    <a:stretch>
                      <a:fillRect/>
                    </a:stretch>
                  </pic:blipFill>
                  <pic:spPr bwMode="auto">
                    <a:xfrm>
                      <a:off x="0" y="0"/>
                      <a:ext cx="5490972" cy="2916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080B6B" w:rsidRDefault="00080B6B">
      <w:pPr>
        <w:spacing w:after="0" w:line="240" w:lineRule="auto"/>
        <w:rPr>
          <w:i/>
          <w:lang w:val="fr-FR"/>
        </w:rPr>
      </w:pPr>
      <w:r>
        <w:rPr>
          <w:i/>
          <w:lang w:val="fr-FR"/>
        </w:rPr>
        <w:br w:type="page"/>
      </w:r>
    </w:p>
    <w:p w:rsidR="00B81468" w:rsidRDefault="00B81468" w:rsidP="009F2930">
      <w:pPr>
        <w:jc w:val="both"/>
      </w:pPr>
    </w:p>
    <w:p w:rsidR="009D73D5" w:rsidRDefault="00080B6B" w:rsidP="009F2930">
      <w:pPr>
        <w:jc w:val="both"/>
      </w:pPr>
      <w:r w:rsidRPr="00C00251">
        <w:t xml:space="preserve">As you have already seen </w:t>
      </w:r>
      <w:r w:rsidR="00C00251">
        <w:t>examples of above protein inference can be displayed as graphs.</w:t>
      </w:r>
      <w:r w:rsidR="00A30ED6">
        <w:t xml:space="preserve"> We will now look at some examples and see how such graphs can help better understand the complexity of protein inference.</w:t>
      </w:r>
    </w:p>
    <w:p w:rsidR="00001E7D" w:rsidRDefault="00001E7D" w:rsidP="009F2930">
      <w:pPr>
        <w:jc w:val="both"/>
      </w:pPr>
      <w:r>
        <w:t xml:space="preserve">First, sort the proteins on the index column (the first column in the protein table) in ascending order by clicking the column header. Now select the first protein </w:t>
      </w:r>
      <w:r w:rsidRPr="00BD2D6E">
        <w:rPr>
          <w:color w:val="002060"/>
        </w:rPr>
        <w:t xml:space="preserve">Q15159 - </w:t>
      </w:r>
      <w:proofErr w:type="spellStart"/>
      <w:r w:rsidRPr="00BD2D6E">
        <w:rPr>
          <w:color w:val="002060"/>
        </w:rPr>
        <w:t>Plectin</w:t>
      </w:r>
      <w:proofErr w:type="spellEnd"/>
      <w:r w:rsidRPr="00BD2D6E">
        <w:rPr>
          <w:color w:val="002060"/>
        </w:rPr>
        <w:t xml:space="preserve"> (PLEC_HUMAN)</w:t>
      </w:r>
      <w:r>
        <w:t xml:space="preserve"> and click the green square in the PI column. This will show the </w:t>
      </w:r>
      <w:r w:rsidRPr="00BD2D6E">
        <w:rPr>
          <w:color w:val="002060"/>
        </w:rPr>
        <w:t xml:space="preserve">Protein Inference </w:t>
      </w:r>
      <w:r w:rsidR="00BD2D6E">
        <w:rPr>
          <w:color w:val="002060"/>
        </w:rPr>
        <w:t>D</w:t>
      </w:r>
      <w:r w:rsidRPr="00BD2D6E">
        <w:rPr>
          <w:color w:val="002060"/>
        </w:rPr>
        <w:t>ialog</w:t>
      </w:r>
      <w:r>
        <w:t xml:space="preserve"> where you will see the following protein inference graph:</w:t>
      </w:r>
    </w:p>
    <w:p w:rsidR="00341F24" w:rsidRDefault="00341F24" w:rsidP="009F2930">
      <w:pPr>
        <w:jc w:val="both"/>
      </w:pPr>
    </w:p>
    <w:p w:rsidR="00001E7D" w:rsidRDefault="00001E7D" w:rsidP="00001E7D">
      <w:pPr>
        <w:jc w:val="center"/>
      </w:pPr>
      <w:r>
        <w:rPr>
          <w:noProof/>
          <w:lang w:val="nb-NO" w:eastAsia="nb-NO"/>
        </w:rPr>
        <w:drawing>
          <wp:inline distT="0" distB="0" distL="0" distR="0">
            <wp:extent cx="2247900" cy="228600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srcRect/>
                    <a:stretch>
                      <a:fillRect/>
                    </a:stretch>
                  </pic:blipFill>
                  <pic:spPr bwMode="auto">
                    <a:xfrm>
                      <a:off x="0" y="0"/>
                      <a:ext cx="2247900" cy="2286000"/>
                    </a:xfrm>
                    <a:prstGeom prst="rect">
                      <a:avLst/>
                    </a:prstGeom>
                    <a:noFill/>
                    <a:ln w="9525">
                      <a:noFill/>
                      <a:miter lim="800000"/>
                      <a:headEnd/>
                      <a:tailEnd/>
                    </a:ln>
                  </pic:spPr>
                </pic:pic>
              </a:graphicData>
            </a:graphic>
          </wp:inline>
        </w:drawing>
      </w:r>
    </w:p>
    <w:p w:rsidR="00001E7D" w:rsidRDefault="00001E7D" w:rsidP="009F2930">
      <w:pPr>
        <w:jc w:val="both"/>
      </w:pPr>
    </w:p>
    <w:p w:rsidR="00001E7D" w:rsidRDefault="00001E7D" w:rsidP="009F2930">
      <w:pPr>
        <w:jc w:val="both"/>
      </w:pPr>
      <w:r>
        <w:t>The big red circle represents the protein</w:t>
      </w:r>
      <w:r w:rsidR="00537052">
        <w:t xml:space="preserve"> while the blue smaller circles represent the peptides. </w:t>
      </w:r>
      <w:r w:rsidR="001D133B">
        <w:t>A line is drawn between</w:t>
      </w:r>
      <w:r w:rsidR="00B27E13">
        <w:t xml:space="preserve"> a peptide and a protein if the</w:t>
      </w:r>
      <w:r w:rsidR="001D133B">
        <w:t xml:space="preserve"> </w:t>
      </w:r>
      <w:r w:rsidR="00B27E13">
        <w:t xml:space="preserve">sequence of the </w:t>
      </w:r>
      <w:r w:rsidR="001D133B">
        <w:t xml:space="preserve">peptide can </w:t>
      </w:r>
      <w:r w:rsidR="00B27E13">
        <w:t>be located in</w:t>
      </w:r>
      <w:r w:rsidR="001D133B">
        <w:t xml:space="preserve"> the </w:t>
      </w:r>
      <w:r w:rsidR="00B27E13">
        <w:t xml:space="preserve">sequence of the </w:t>
      </w:r>
      <w:r w:rsidR="001D133B">
        <w:t>protein.</w:t>
      </w:r>
      <w:r w:rsidR="005B1E2D">
        <w:t xml:space="preserve"> A fully-drawn line means that the peptide sequence is enzymatic in the given protein, while a dotted line means that the peptide sequence is not adhering to all the cleavage rules of the enzyme used.</w:t>
      </w:r>
      <w:r w:rsidR="00B02AEB">
        <w:t xml:space="preserve"> </w:t>
      </w:r>
      <w:r w:rsidR="00B02AEB">
        <w:rPr>
          <w:i/>
        </w:rPr>
        <w:t>How many non-enzymatic peptides have been detected for the protein above</w:t>
      </w:r>
      <w:r w:rsidR="00B02AEB" w:rsidRPr="007E259F">
        <w:rPr>
          <w:i/>
        </w:rPr>
        <w:t>?</w:t>
      </w:r>
      <w:r w:rsidR="00B02AEB">
        <w:t xml:space="preserve"> </w:t>
      </w:r>
      <w:r w:rsidR="00B02AEB" w:rsidRPr="00B2606A">
        <w:rPr>
          <w:i/>
          <w:color w:val="9BBB59" w:themeColor="accent3"/>
          <w:lang w:val="fr-FR"/>
        </w:rPr>
        <w:t>[</w:t>
      </w:r>
      <w:r w:rsidR="00B02AEB" w:rsidRPr="00B2606A">
        <w:rPr>
          <w:i/>
          <w:color w:val="9BBB59" w:themeColor="accent3"/>
          <w:sz w:val="20"/>
          <w:lang w:val="fr-FR"/>
        </w:rPr>
        <w:t>1.4</w:t>
      </w:r>
      <w:r w:rsidR="00683EE2">
        <w:rPr>
          <w:i/>
          <w:color w:val="9BBB59" w:themeColor="accent3"/>
          <w:sz w:val="20"/>
          <w:lang w:val="fr-FR"/>
        </w:rPr>
        <w:t>v</w:t>
      </w:r>
      <w:r w:rsidR="00B02AEB" w:rsidRPr="00B2606A">
        <w:rPr>
          <w:i/>
          <w:color w:val="9BBB59" w:themeColor="accent3"/>
          <w:sz w:val="20"/>
          <w:lang w:val="fr-FR"/>
        </w:rPr>
        <w:t>]</w:t>
      </w:r>
    </w:p>
    <w:p w:rsidR="00341F24" w:rsidRDefault="00341F24">
      <w:pPr>
        <w:spacing w:after="0" w:line="240" w:lineRule="auto"/>
      </w:pPr>
      <w:r>
        <w:br w:type="page"/>
      </w:r>
    </w:p>
    <w:p w:rsidR="005B1E2D" w:rsidRDefault="005B1E2D" w:rsidP="009F2930">
      <w:pPr>
        <w:jc w:val="both"/>
      </w:pPr>
    </w:p>
    <w:p w:rsidR="00A7701E" w:rsidRDefault="00913E4D" w:rsidP="009F2930">
      <w:pPr>
        <w:jc w:val="both"/>
      </w:pPr>
      <w:r>
        <w:t xml:space="preserve">Now we will add some additional annotation on top of the graph. Select the </w:t>
      </w:r>
      <w:r w:rsidRPr="00913E4D">
        <w:rPr>
          <w:color w:val="1F497D" w:themeColor="text2"/>
        </w:rPr>
        <w:t>Validation Status</w:t>
      </w:r>
      <w:r>
        <w:rPr>
          <w:color w:val="1F497D" w:themeColor="text2"/>
        </w:rPr>
        <w:t xml:space="preserve"> </w:t>
      </w:r>
      <w:r w:rsidRPr="00913E4D">
        <w:t>option</w:t>
      </w:r>
      <w:r>
        <w:t xml:space="preserve"> below the graph. This will color the proteins and peptides depending on their validation status (from Confident (green), </w:t>
      </w:r>
      <w:r w:rsidRPr="00913E4D">
        <w:rPr>
          <w:i/>
        </w:rPr>
        <w:t>via</w:t>
      </w:r>
      <w:r>
        <w:t xml:space="preserve"> Doubtful (yellow) to Not Validated (red).</w:t>
      </w:r>
      <w:r w:rsidR="00A7701E">
        <w:t xml:space="preserve"> </w:t>
      </w:r>
      <w:r w:rsidR="00FF233B">
        <w:t xml:space="preserve">(The validation details will be further explained in the next chapter.) </w:t>
      </w:r>
      <w:r w:rsidR="00A7701E">
        <w:rPr>
          <w:i/>
        </w:rPr>
        <w:t>How many doubtful and non-validated peptides have been detected for the given protein</w:t>
      </w:r>
      <w:r w:rsidR="00A7701E" w:rsidRPr="007E259F">
        <w:rPr>
          <w:i/>
        </w:rPr>
        <w:t>?</w:t>
      </w:r>
      <w:r w:rsidR="00A7701E">
        <w:t xml:space="preserve"> </w:t>
      </w:r>
      <w:r w:rsidR="00A7701E" w:rsidRPr="00B2606A">
        <w:rPr>
          <w:i/>
          <w:color w:val="9BBB59" w:themeColor="accent3"/>
          <w:lang w:val="fr-FR"/>
        </w:rPr>
        <w:t>[</w:t>
      </w:r>
      <w:r w:rsidR="00A7701E" w:rsidRPr="00B2606A">
        <w:rPr>
          <w:i/>
          <w:color w:val="9BBB59" w:themeColor="accent3"/>
          <w:sz w:val="20"/>
          <w:lang w:val="fr-FR"/>
        </w:rPr>
        <w:t>1.4</w:t>
      </w:r>
      <w:r w:rsidR="00683EE2">
        <w:rPr>
          <w:i/>
          <w:color w:val="9BBB59" w:themeColor="accent3"/>
          <w:sz w:val="20"/>
          <w:lang w:val="fr-FR"/>
        </w:rPr>
        <w:t>w</w:t>
      </w:r>
      <w:r w:rsidR="00A7701E" w:rsidRPr="00B2606A">
        <w:rPr>
          <w:i/>
          <w:color w:val="9BBB59" w:themeColor="accent3"/>
          <w:sz w:val="20"/>
          <w:lang w:val="fr-FR"/>
        </w:rPr>
        <w:t>]</w:t>
      </w:r>
    </w:p>
    <w:p w:rsidR="00341F24" w:rsidRPr="00913E4D" w:rsidRDefault="00A7701E" w:rsidP="00A7701E">
      <w:pPr>
        <w:jc w:val="center"/>
      </w:pPr>
      <w:r>
        <w:rPr>
          <w:noProof/>
          <w:lang w:val="nb-NO" w:eastAsia="nb-NO"/>
        </w:rPr>
        <w:drawing>
          <wp:inline distT="0" distB="0" distL="0" distR="0">
            <wp:extent cx="2263140" cy="2110740"/>
            <wp:effectExtent l="19050" t="0" r="3810" b="0"/>
            <wp:docPr id="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cstate="print"/>
                    <a:srcRect/>
                    <a:stretch>
                      <a:fillRect/>
                    </a:stretch>
                  </pic:blipFill>
                  <pic:spPr bwMode="auto">
                    <a:xfrm>
                      <a:off x="0" y="0"/>
                      <a:ext cx="2263140" cy="2110740"/>
                    </a:xfrm>
                    <a:prstGeom prst="rect">
                      <a:avLst/>
                    </a:prstGeom>
                    <a:noFill/>
                    <a:ln w="9525">
                      <a:noFill/>
                      <a:miter lim="800000"/>
                      <a:headEnd/>
                      <a:tailEnd/>
                    </a:ln>
                  </pic:spPr>
                </pic:pic>
              </a:graphicData>
            </a:graphic>
          </wp:inline>
        </w:drawing>
      </w:r>
    </w:p>
    <w:p w:rsidR="00A7701E" w:rsidRDefault="00FF233B" w:rsidP="009F2930">
      <w:pPr>
        <w:jc w:val="both"/>
      </w:pPr>
      <w:r>
        <w:t xml:space="preserve">If a </w:t>
      </w:r>
      <w:proofErr w:type="spellStart"/>
      <w:r w:rsidRPr="00FF233B">
        <w:rPr>
          <w:color w:val="1F497D" w:themeColor="text2"/>
        </w:rPr>
        <w:t>UniProt</w:t>
      </w:r>
      <w:proofErr w:type="spellEnd"/>
      <w:r>
        <w:t xml:space="preserve"> database is used it is also possible to color code the proteins based on the protein evidence available in </w:t>
      </w:r>
      <w:proofErr w:type="spellStart"/>
      <w:r w:rsidRPr="004E4397">
        <w:rPr>
          <w:color w:val="1F497D" w:themeColor="text2"/>
        </w:rPr>
        <w:t>UniProt</w:t>
      </w:r>
      <w:proofErr w:type="spellEnd"/>
      <w:r w:rsidR="004E4397">
        <w:t xml:space="preserve"> (from Protein Evidence (green) to Uncertain (red))</w:t>
      </w:r>
      <w:r>
        <w:t>:</w:t>
      </w:r>
    </w:p>
    <w:p w:rsidR="00FF233B" w:rsidRDefault="00FF233B" w:rsidP="00FF233B">
      <w:pPr>
        <w:jc w:val="center"/>
      </w:pPr>
      <w:r>
        <w:rPr>
          <w:noProof/>
          <w:lang w:val="nb-NO" w:eastAsia="nb-NO"/>
        </w:rPr>
        <w:drawing>
          <wp:inline distT="0" distB="0" distL="0" distR="0">
            <wp:extent cx="2164080" cy="2194560"/>
            <wp:effectExtent l="19050" t="0" r="762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cstate="print"/>
                    <a:srcRect/>
                    <a:stretch>
                      <a:fillRect/>
                    </a:stretch>
                  </pic:blipFill>
                  <pic:spPr bwMode="auto">
                    <a:xfrm>
                      <a:off x="0" y="0"/>
                      <a:ext cx="2164080" cy="2194560"/>
                    </a:xfrm>
                    <a:prstGeom prst="rect">
                      <a:avLst/>
                    </a:prstGeom>
                    <a:noFill/>
                    <a:ln w="9525">
                      <a:noFill/>
                      <a:miter lim="800000"/>
                      <a:headEnd/>
                      <a:tailEnd/>
                    </a:ln>
                  </pic:spPr>
                </pic:pic>
              </a:graphicData>
            </a:graphic>
          </wp:inline>
        </w:drawing>
      </w:r>
    </w:p>
    <w:p w:rsidR="00A7701E" w:rsidRDefault="00A7701E" w:rsidP="009F2930">
      <w:pPr>
        <w:jc w:val="both"/>
      </w:pPr>
    </w:p>
    <w:p w:rsidR="004E4397" w:rsidRDefault="004E4397" w:rsidP="009F2930">
      <w:pPr>
        <w:jc w:val="both"/>
      </w:pPr>
      <w:r>
        <w:t xml:space="preserve">For an overview of </w:t>
      </w:r>
      <w:r w:rsidR="00714F99">
        <w:t>t</w:t>
      </w:r>
      <w:r>
        <w:t xml:space="preserve">he color coding </w:t>
      </w:r>
      <w:r w:rsidR="00714F99">
        <w:t xml:space="preserve">options, </w:t>
      </w:r>
      <w:r>
        <w:t xml:space="preserve">click the </w:t>
      </w:r>
      <w:r w:rsidRPr="004E4397">
        <w:rPr>
          <w:color w:val="1F497D" w:themeColor="text2"/>
        </w:rPr>
        <w:t>Legend</w:t>
      </w:r>
      <w:r>
        <w:t xml:space="preserve"> option at the top of the graph.</w:t>
      </w:r>
    </w:p>
    <w:p w:rsidR="00D11DE0" w:rsidRDefault="00D11DE0">
      <w:pPr>
        <w:spacing w:after="0" w:line="240" w:lineRule="auto"/>
      </w:pPr>
      <w:r>
        <w:br w:type="page"/>
      </w:r>
    </w:p>
    <w:p w:rsidR="00D11DE0" w:rsidRDefault="00D11DE0" w:rsidP="009F2930">
      <w:pPr>
        <w:jc w:val="both"/>
      </w:pPr>
    </w:p>
    <w:p w:rsidR="00BD2D6E" w:rsidRDefault="00BD2D6E" w:rsidP="009F2930">
      <w:pPr>
        <w:jc w:val="both"/>
      </w:pPr>
      <w:r>
        <w:t xml:space="preserve">Now we will look at a slightly more complex example. Open the </w:t>
      </w:r>
      <w:r w:rsidRPr="00BD2D6E">
        <w:rPr>
          <w:color w:val="002060"/>
        </w:rPr>
        <w:t xml:space="preserve">Protein Inference </w:t>
      </w:r>
      <w:r>
        <w:rPr>
          <w:color w:val="002060"/>
        </w:rPr>
        <w:t>D</w:t>
      </w:r>
      <w:r w:rsidRPr="00BD2D6E">
        <w:rPr>
          <w:color w:val="002060"/>
        </w:rPr>
        <w:t>ialog</w:t>
      </w:r>
      <w:r>
        <w:t xml:space="preserve"> for the protein </w:t>
      </w:r>
      <w:r w:rsidRPr="00BD2D6E">
        <w:rPr>
          <w:color w:val="002060"/>
        </w:rPr>
        <w:t xml:space="preserve">P14526 - </w:t>
      </w:r>
      <w:proofErr w:type="spellStart"/>
      <w:r w:rsidRPr="00BD2D6E">
        <w:rPr>
          <w:color w:val="002060"/>
        </w:rPr>
        <w:t>Endoplasmin</w:t>
      </w:r>
      <w:proofErr w:type="spellEnd"/>
      <w:r w:rsidRPr="00BD2D6E">
        <w:rPr>
          <w:color w:val="002060"/>
        </w:rPr>
        <w:t xml:space="preserve"> (ENPL_HUMAN)</w:t>
      </w:r>
      <w:r w:rsidRPr="00BD2D6E">
        <w:t>.</w:t>
      </w:r>
      <w:r>
        <w:t xml:space="preserve"> </w:t>
      </w:r>
    </w:p>
    <w:p w:rsidR="007541E0" w:rsidRDefault="007541E0" w:rsidP="009F2930">
      <w:pPr>
        <w:jc w:val="both"/>
      </w:pPr>
    </w:p>
    <w:p w:rsidR="000D624A" w:rsidRDefault="000D624A" w:rsidP="000D624A">
      <w:pPr>
        <w:jc w:val="center"/>
      </w:pPr>
      <w:r>
        <w:rPr>
          <w:noProof/>
          <w:lang w:val="nb-NO" w:eastAsia="nb-NO"/>
        </w:rPr>
        <w:drawing>
          <wp:inline distT="0" distB="0" distL="0" distR="0">
            <wp:extent cx="3021330" cy="3411220"/>
            <wp:effectExtent l="19050" t="0" r="7620" b="0"/>
            <wp:docPr id="4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srcRect/>
                    <a:stretch>
                      <a:fillRect/>
                    </a:stretch>
                  </pic:blipFill>
                  <pic:spPr bwMode="auto">
                    <a:xfrm>
                      <a:off x="0" y="0"/>
                      <a:ext cx="3021330" cy="3411220"/>
                    </a:xfrm>
                    <a:prstGeom prst="rect">
                      <a:avLst/>
                    </a:prstGeom>
                    <a:noFill/>
                    <a:ln w="9525">
                      <a:noFill/>
                      <a:miter lim="800000"/>
                      <a:headEnd/>
                      <a:tailEnd/>
                    </a:ln>
                  </pic:spPr>
                </pic:pic>
              </a:graphicData>
            </a:graphic>
          </wp:inline>
        </w:drawing>
      </w:r>
    </w:p>
    <w:p w:rsidR="007541E0" w:rsidRDefault="007541E0" w:rsidP="009F2930">
      <w:pPr>
        <w:jc w:val="both"/>
      </w:pPr>
    </w:p>
    <w:p w:rsidR="000D624A" w:rsidRDefault="000D624A" w:rsidP="009F2930">
      <w:pPr>
        <w:jc w:val="both"/>
        <w:rPr>
          <w:i/>
          <w:color w:val="9BBB59" w:themeColor="accent3"/>
          <w:sz w:val="20"/>
          <w:lang w:val="fr-FR"/>
        </w:rPr>
      </w:pPr>
      <w:r>
        <w:t xml:space="preserve">The select protein in the middle represents </w:t>
      </w:r>
      <w:proofErr w:type="spellStart"/>
      <w:r w:rsidRPr="00BD2D6E">
        <w:rPr>
          <w:color w:val="002060"/>
        </w:rPr>
        <w:t>Endoplasmin</w:t>
      </w:r>
      <w:proofErr w:type="spellEnd"/>
      <w:r w:rsidRPr="000D624A">
        <w:t xml:space="preserve"> (as you can confirm by holding the mouse over it)</w:t>
      </w:r>
      <w:r w:rsidR="00F90C21">
        <w:t xml:space="preserve">, while there are also five other proteins that could be used to explain some of the peptides attributed to </w:t>
      </w:r>
      <w:proofErr w:type="spellStart"/>
      <w:r w:rsidR="00F90C21" w:rsidRPr="00BD2D6E">
        <w:rPr>
          <w:color w:val="002060"/>
        </w:rPr>
        <w:t>Endoplasmin</w:t>
      </w:r>
      <w:proofErr w:type="spellEnd"/>
      <w:r w:rsidR="00F90C21" w:rsidRPr="00F90C21">
        <w:t>.</w:t>
      </w:r>
      <w:r w:rsidR="00F90C21">
        <w:t xml:space="preserve"> </w:t>
      </w:r>
      <w:r w:rsidR="00DF3EB4">
        <w:rPr>
          <w:i/>
        </w:rPr>
        <w:t xml:space="preserve">By using the graph options, can you figure out why the </w:t>
      </w:r>
      <w:proofErr w:type="spellStart"/>
      <w:r w:rsidR="00085E9F" w:rsidRPr="00085E9F">
        <w:rPr>
          <w:i/>
        </w:rPr>
        <w:t>Endoplasmin</w:t>
      </w:r>
      <w:proofErr w:type="spellEnd"/>
      <w:r w:rsidR="00085E9F">
        <w:rPr>
          <w:i/>
        </w:rPr>
        <w:t xml:space="preserve"> protein was retained</w:t>
      </w:r>
      <w:r w:rsidR="00DF3EB4" w:rsidRPr="007E259F">
        <w:rPr>
          <w:i/>
        </w:rPr>
        <w:t>?</w:t>
      </w:r>
      <w:r w:rsidR="00085E9F">
        <w:rPr>
          <w:i/>
        </w:rPr>
        <w:t xml:space="preserve"> Do you agree with this decision?</w:t>
      </w:r>
      <w:r w:rsidR="00DF3EB4">
        <w:t xml:space="preserve"> </w:t>
      </w:r>
      <w:r w:rsidR="00DF3EB4" w:rsidRPr="00B2606A">
        <w:rPr>
          <w:i/>
          <w:color w:val="9BBB59" w:themeColor="accent3"/>
          <w:lang w:val="fr-FR"/>
        </w:rPr>
        <w:t>[</w:t>
      </w:r>
      <w:r w:rsidR="00DF3EB4" w:rsidRPr="00B2606A">
        <w:rPr>
          <w:i/>
          <w:color w:val="9BBB59" w:themeColor="accent3"/>
          <w:sz w:val="20"/>
          <w:lang w:val="fr-FR"/>
        </w:rPr>
        <w:t>1.4</w:t>
      </w:r>
      <w:r w:rsidR="00683EE2">
        <w:rPr>
          <w:i/>
          <w:color w:val="9BBB59" w:themeColor="accent3"/>
          <w:sz w:val="20"/>
          <w:lang w:val="fr-FR"/>
        </w:rPr>
        <w:t>x</w:t>
      </w:r>
      <w:r w:rsidR="00DF3EB4" w:rsidRPr="00B2606A">
        <w:rPr>
          <w:i/>
          <w:color w:val="9BBB59" w:themeColor="accent3"/>
          <w:sz w:val="20"/>
          <w:lang w:val="fr-FR"/>
        </w:rPr>
        <w:t>]</w:t>
      </w:r>
    </w:p>
    <w:p w:rsidR="00D11DE0" w:rsidRDefault="00D11DE0" w:rsidP="00D11DE0">
      <w:pPr>
        <w:jc w:val="both"/>
      </w:pPr>
    </w:p>
    <w:p w:rsidR="00683EE2" w:rsidRPr="00B2606A" w:rsidRDefault="00D11DE0" w:rsidP="00683EE2">
      <w:pPr>
        <w:jc w:val="both"/>
        <w:rPr>
          <w:lang w:val="fr-FR"/>
        </w:rPr>
      </w:pPr>
      <w:r w:rsidRPr="00D11DE0">
        <w:t>If you have time, explore the protein inference graphs for other protein groups.</w:t>
      </w:r>
      <w:r w:rsidR="00683EE2" w:rsidRPr="00683EE2">
        <w:rPr>
          <w:i/>
        </w:rPr>
        <w:t xml:space="preserve"> </w:t>
      </w:r>
      <w:r w:rsidR="00683EE2" w:rsidRPr="001817A1">
        <w:rPr>
          <w:i/>
        </w:rPr>
        <w:t>Can we avoid protein inference issues in shotgun proteomics?</w:t>
      </w:r>
      <w:r w:rsidR="00683EE2" w:rsidRPr="001817A1">
        <w:t xml:space="preserve"> </w:t>
      </w:r>
      <w:r w:rsidR="00683EE2" w:rsidRPr="00B2606A">
        <w:rPr>
          <w:i/>
          <w:color w:val="9BBB59" w:themeColor="accent3"/>
          <w:lang w:val="fr-FR"/>
        </w:rPr>
        <w:t>[</w:t>
      </w:r>
      <w:r w:rsidR="00683EE2" w:rsidRPr="00B2606A">
        <w:rPr>
          <w:i/>
          <w:color w:val="9BBB59" w:themeColor="accent3"/>
          <w:sz w:val="20"/>
          <w:lang w:val="fr-FR"/>
        </w:rPr>
        <w:t>1.4</w:t>
      </w:r>
      <w:r w:rsidR="00683EE2">
        <w:rPr>
          <w:i/>
          <w:color w:val="9BBB59" w:themeColor="accent3"/>
          <w:sz w:val="20"/>
          <w:lang w:val="fr-FR"/>
        </w:rPr>
        <w:t>y</w:t>
      </w:r>
      <w:r w:rsidR="00683EE2" w:rsidRPr="00B2606A">
        <w:rPr>
          <w:i/>
          <w:color w:val="9BBB59" w:themeColor="accent3"/>
          <w:sz w:val="20"/>
          <w:lang w:val="fr-FR"/>
        </w:rPr>
        <w:t>]</w:t>
      </w:r>
    </w:p>
    <w:p w:rsidR="00A3563E" w:rsidRPr="00683EE2" w:rsidRDefault="00A3563E" w:rsidP="00D11DE0">
      <w:pPr>
        <w:jc w:val="both"/>
        <w:rPr>
          <w:lang w:val="fr-FR"/>
        </w:rP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C22017" w:rsidRPr="00C22017" w:rsidRDefault="00310AC1" w:rsidP="00C22017">
      <w:pPr>
        <w:spacing w:after="0" w:line="240" w:lineRule="auto"/>
        <w:ind w:left="720" w:hanging="720"/>
        <w:rPr>
          <w:noProof/>
          <w:lang w:val="fr-FR"/>
        </w:rPr>
      </w:pPr>
      <w:r w:rsidRPr="001817A1">
        <w:fldChar w:fldCharType="begin"/>
      </w:r>
      <w:r w:rsidR="00072926" w:rsidRPr="00B2606A">
        <w:rPr>
          <w:lang w:val="fr-FR"/>
        </w:rPr>
        <w:instrText xml:space="preserve"> ADDIN EN.REFLIST </w:instrText>
      </w:r>
      <w:r w:rsidRPr="001817A1">
        <w:fldChar w:fldCharType="separate"/>
      </w:r>
      <w:r w:rsidR="00C22017" w:rsidRPr="00C22017">
        <w:rPr>
          <w:noProof/>
          <w:lang w:val="fr-FR"/>
        </w:rPr>
        <w:t>1.</w:t>
      </w:r>
      <w:r w:rsidR="00C22017" w:rsidRPr="00C22017">
        <w:rPr>
          <w:noProof/>
          <w:lang w:val="fr-FR"/>
        </w:rPr>
        <w:tab/>
        <w:t xml:space="preserve">Vaudel, M. et al. PeptideShaker enables reanalysis of MS-derived proteomics data sets. </w:t>
      </w:r>
      <w:r w:rsidR="00C22017" w:rsidRPr="00C22017">
        <w:rPr>
          <w:i/>
          <w:noProof/>
          <w:lang w:val="fr-FR"/>
        </w:rPr>
        <w:t>Nat Biotech</w:t>
      </w:r>
      <w:r w:rsidR="00C22017" w:rsidRPr="00C22017">
        <w:rPr>
          <w:noProof/>
          <w:lang w:val="fr-FR"/>
        </w:rPr>
        <w:t xml:space="preserve"> </w:t>
      </w:r>
      <w:r w:rsidR="00C22017" w:rsidRPr="00C22017">
        <w:rPr>
          <w:b/>
          <w:noProof/>
          <w:lang w:val="fr-FR"/>
        </w:rPr>
        <w:t>33</w:t>
      </w:r>
      <w:r w:rsidR="00C22017" w:rsidRPr="00C22017">
        <w:rPr>
          <w:noProof/>
          <w:lang w:val="fr-FR"/>
        </w:rPr>
        <w:t>, 22-24 (2015).</w:t>
      </w:r>
    </w:p>
    <w:p w:rsidR="00C22017" w:rsidRPr="00C22017" w:rsidRDefault="00C22017" w:rsidP="00C22017">
      <w:pPr>
        <w:spacing w:after="0" w:line="240" w:lineRule="auto"/>
        <w:ind w:left="720" w:hanging="720"/>
        <w:rPr>
          <w:noProof/>
          <w:lang w:val="fr-FR"/>
        </w:rPr>
      </w:pPr>
      <w:r w:rsidRPr="00C22017">
        <w:rPr>
          <w:noProof/>
          <w:lang w:val="fr-FR"/>
        </w:rPr>
        <w:t>2.</w:t>
      </w:r>
      <w:r w:rsidRPr="00C22017">
        <w:rPr>
          <w:noProof/>
          <w:lang w:val="fr-FR"/>
        </w:rPr>
        <w:tab/>
        <w:t xml:space="preserve">Martens, L. et al. PRIDE: the proteomics identifications database. </w:t>
      </w:r>
      <w:r w:rsidRPr="00C22017">
        <w:rPr>
          <w:i/>
          <w:noProof/>
          <w:lang w:val="fr-FR"/>
        </w:rPr>
        <w:t>Proteomics</w:t>
      </w:r>
      <w:r w:rsidRPr="00C22017">
        <w:rPr>
          <w:noProof/>
          <w:lang w:val="fr-FR"/>
        </w:rPr>
        <w:t xml:space="preserve"> </w:t>
      </w:r>
      <w:r w:rsidRPr="00C22017">
        <w:rPr>
          <w:b/>
          <w:noProof/>
          <w:lang w:val="fr-FR"/>
        </w:rPr>
        <w:t>5</w:t>
      </w:r>
      <w:r w:rsidRPr="00C22017">
        <w:rPr>
          <w:noProof/>
          <w:lang w:val="fr-FR"/>
        </w:rPr>
        <w:t>, 3537-3545 (2005).</w:t>
      </w:r>
    </w:p>
    <w:p w:rsidR="00C22017" w:rsidRPr="00C22017" w:rsidRDefault="00C22017" w:rsidP="00C22017">
      <w:pPr>
        <w:spacing w:after="0" w:line="240" w:lineRule="auto"/>
        <w:ind w:left="720" w:hanging="720"/>
        <w:rPr>
          <w:noProof/>
          <w:lang w:val="fr-FR"/>
        </w:rPr>
      </w:pPr>
      <w:r w:rsidRPr="00C22017">
        <w:rPr>
          <w:noProof/>
          <w:lang w:val="fr-FR"/>
        </w:rPr>
        <w:t>3.</w:t>
      </w:r>
      <w:r w:rsidRPr="00C22017">
        <w:rPr>
          <w:noProof/>
          <w:lang w:val="fr-FR"/>
        </w:rPr>
        <w:tab/>
        <w:t xml:space="preserve">Nesvizhskii, A.I. &amp; Aebersold, R. Interpretation of shotgun proteomic data: the protein inference problem. </w:t>
      </w:r>
      <w:r w:rsidRPr="00C22017">
        <w:rPr>
          <w:i/>
          <w:noProof/>
          <w:lang w:val="fr-FR"/>
        </w:rPr>
        <w:t>Mol Cell Proteomics</w:t>
      </w:r>
      <w:r w:rsidRPr="00C22017">
        <w:rPr>
          <w:noProof/>
          <w:lang w:val="fr-FR"/>
        </w:rPr>
        <w:t xml:space="preserve"> </w:t>
      </w:r>
      <w:r w:rsidRPr="00C22017">
        <w:rPr>
          <w:b/>
          <w:noProof/>
          <w:lang w:val="fr-FR"/>
        </w:rPr>
        <w:t>4</w:t>
      </w:r>
      <w:r w:rsidRPr="00C22017">
        <w:rPr>
          <w:noProof/>
          <w:lang w:val="fr-FR"/>
        </w:rPr>
        <w:t>, 1419-1440 (2005).</w:t>
      </w:r>
    </w:p>
    <w:p w:rsidR="00C22017" w:rsidRPr="00C22017" w:rsidRDefault="00C22017" w:rsidP="00C22017">
      <w:pPr>
        <w:spacing w:after="0" w:line="240" w:lineRule="auto"/>
        <w:ind w:left="720" w:hanging="720"/>
        <w:rPr>
          <w:noProof/>
          <w:lang w:val="fr-FR"/>
        </w:rPr>
      </w:pPr>
      <w:r w:rsidRPr="00C22017">
        <w:rPr>
          <w:noProof/>
          <w:lang w:val="fr-FR"/>
        </w:rPr>
        <w:t>4.</w:t>
      </w:r>
      <w:r w:rsidRPr="00C22017">
        <w:rPr>
          <w:noProof/>
          <w:lang w:val="fr-FR"/>
        </w:rPr>
        <w:tab/>
        <w:t xml:space="preserve">Magrane, M. &amp; Consortium, U. UniProt Knowledgebase: a hub of integrated protein data. </w:t>
      </w:r>
      <w:r w:rsidRPr="00C22017">
        <w:rPr>
          <w:i/>
          <w:noProof/>
          <w:lang w:val="fr-FR"/>
        </w:rPr>
        <w:t>Database : the journal of biological databases and curation</w:t>
      </w:r>
      <w:r w:rsidRPr="00C22017">
        <w:rPr>
          <w:noProof/>
          <w:lang w:val="fr-FR"/>
        </w:rPr>
        <w:t xml:space="preserve"> </w:t>
      </w:r>
      <w:r w:rsidRPr="00C22017">
        <w:rPr>
          <w:b/>
          <w:noProof/>
          <w:lang w:val="fr-FR"/>
        </w:rPr>
        <w:t>2011</w:t>
      </w:r>
      <w:r w:rsidRPr="00C22017">
        <w:rPr>
          <w:noProof/>
          <w:lang w:val="fr-FR"/>
        </w:rPr>
        <w:t>, bar009 (2011).</w:t>
      </w:r>
    </w:p>
    <w:p w:rsidR="00C22017" w:rsidRDefault="00C22017" w:rsidP="00C22017">
      <w:pPr>
        <w:spacing w:after="0" w:line="240" w:lineRule="auto"/>
        <w:ind w:left="720" w:hanging="720"/>
        <w:rPr>
          <w:noProof/>
          <w:lang w:val="fr-FR"/>
        </w:rPr>
      </w:pPr>
    </w:p>
    <w:p w:rsidR="002C4A56" w:rsidRPr="001817A1" w:rsidRDefault="00310AC1" w:rsidP="00901F81">
      <w:pPr>
        <w:ind w:left="567" w:hanging="425"/>
      </w:pPr>
      <w:r w:rsidRPr="001817A1">
        <w:fldChar w:fldCharType="end"/>
      </w:r>
    </w:p>
    <w:sectPr w:rsidR="002C4A56" w:rsidRPr="001817A1" w:rsidSect="00005785">
      <w:headerReference w:type="default" r:id="rId42"/>
      <w:footerReference w:type="default" r:id="rId4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76B03" w:rsidRDefault="00976B03" w:rsidP="00C22471">
      <w:pPr>
        <w:spacing w:after="0" w:line="240" w:lineRule="auto"/>
      </w:pPr>
      <w:r>
        <w:separator/>
      </w:r>
    </w:p>
  </w:endnote>
  <w:endnote w:type="continuationSeparator" w:id="0">
    <w:p w:rsidR="00976B03" w:rsidRDefault="00976B0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310AC1" w:rsidRPr="00EE5E45">
      <w:rPr>
        <w:b/>
      </w:rPr>
      <w:fldChar w:fldCharType="begin"/>
    </w:r>
    <w:r w:rsidR="006A2D05" w:rsidRPr="00EE5E45">
      <w:rPr>
        <w:b/>
      </w:rPr>
      <w:instrText xml:space="preserve"> PAGE </w:instrText>
    </w:r>
    <w:r w:rsidR="00310AC1" w:rsidRPr="00EE5E45">
      <w:rPr>
        <w:b/>
      </w:rPr>
      <w:fldChar w:fldCharType="separate"/>
    </w:r>
    <w:r w:rsidR="00494F1E">
      <w:rPr>
        <w:b/>
        <w:noProof/>
      </w:rPr>
      <w:t>7</w:t>
    </w:r>
    <w:r w:rsidR="00310AC1" w:rsidRPr="00EE5E45">
      <w:rPr>
        <w:b/>
      </w:rPr>
      <w:fldChar w:fldCharType="end"/>
    </w:r>
    <w:r w:rsidR="006A2D05" w:rsidRPr="00EE5E45">
      <w:t xml:space="preserve"> of </w:t>
    </w:r>
    <w:r w:rsidR="00310AC1" w:rsidRPr="00EE5E45">
      <w:rPr>
        <w:b/>
      </w:rPr>
      <w:fldChar w:fldCharType="begin"/>
    </w:r>
    <w:r w:rsidR="006A2D05" w:rsidRPr="00EE5E45">
      <w:rPr>
        <w:b/>
      </w:rPr>
      <w:instrText xml:space="preserve"> NUMPAGES  </w:instrText>
    </w:r>
    <w:r w:rsidR="00310AC1" w:rsidRPr="00EE5E45">
      <w:rPr>
        <w:b/>
      </w:rPr>
      <w:fldChar w:fldCharType="separate"/>
    </w:r>
    <w:r w:rsidR="00494F1E">
      <w:rPr>
        <w:b/>
        <w:noProof/>
      </w:rPr>
      <w:t>33</w:t>
    </w:r>
    <w:r w:rsidR="00310AC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76B03" w:rsidRDefault="00976B03" w:rsidP="00C22471">
      <w:pPr>
        <w:spacing w:after="0" w:line="240" w:lineRule="auto"/>
      </w:pPr>
      <w:r>
        <w:separator/>
      </w:r>
    </w:p>
  </w:footnote>
  <w:footnote w:type="continuationSeparator" w:id="0">
    <w:p w:rsidR="00976B03" w:rsidRDefault="00976B0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1C4C"/>
    <w:rsid w:val="00001E7D"/>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6B90"/>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0999"/>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B6B"/>
    <w:rsid w:val="00080F34"/>
    <w:rsid w:val="0008428F"/>
    <w:rsid w:val="00085E9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2BCD"/>
    <w:rsid w:val="000C33E0"/>
    <w:rsid w:val="000C4EA4"/>
    <w:rsid w:val="000C55B8"/>
    <w:rsid w:val="000D00BB"/>
    <w:rsid w:val="000D02F8"/>
    <w:rsid w:val="000D1B17"/>
    <w:rsid w:val="000D218B"/>
    <w:rsid w:val="000D2CFC"/>
    <w:rsid w:val="000D3BAD"/>
    <w:rsid w:val="000D40F8"/>
    <w:rsid w:val="000D4186"/>
    <w:rsid w:val="000D43E8"/>
    <w:rsid w:val="000D4516"/>
    <w:rsid w:val="000D53ED"/>
    <w:rsid w:val="000D624A"/>
    <w:rsid w:val="000D7B80"/>
    <w:rsid w:val="000E193C"/>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14D4"/>
    <w:rsid w:val="001A53C9"/>
    <w:rsid w:val="001A6B16"/>
    <w:rsid w:val="001A751C"/>
    <w:rsid w:val="001B0072"/>
    <w:rsid w:val="001B042E"/>
    <w:rsid w:val="001B06E3"/>
    <w:rsid w:val="001B1075"/>
    <w:rsid w:val="001B2871"/>
    <w:rsid w:val="001B43AC"/>
    <w:rsid w:val="001B5768"/>
    <w:rsid w:val="001B5DAF"/>
    <w:rsid w:val="001B635F"/>
    <w:rsid w:val="001C0002"/>
    <w:rsid w:val="001C18F7"/>
    <w:rsid w:val="001C213D"/>
    <w:rsid w:val="001C28D9"/>
    <w:rsid w:val="001C4013"/>
    <w:rsid w:val="001C5C9E"/>
    <w:rsid w:val="001C5D22"/>
    <w:rsid w:val="001D0A3E"/>
    <w:rsid w:val="001D133B"/>
    <w:rsid w:val="001D2181"/>
    <w:rsid w:val="001D4136"/>
    <w:rsid w:val="001D58EC"/>
    <w:rsid w:val="001D6D4F"/>
    <w:rsid w:val="001D78C7"/>
    <w:rsid w:val="001E0964"/>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66AE"/>
    <w:rsid w:val="001F748C"/>
    <w:rsid w:val="001F7829"/>
    <w:rsid w:val="002008BF"/>
    <w:rsid w:val="00200C31"/>
    <w:rsid w:val="00201CD2"/>
    <w:rsid w:val="0020340D"/>
    <w:rsid w:val="00203476"/>
    <w:rsid w:val="0020566C"/>
    <w:rsid w:val="00210E4B"/>
    <w:rsid w:val="00211695"/>
    <w:rsid w:val="00213B68"/>
    <w:rsid w:val="00214A86"/>
    <w:rsid w:val="00214FAF"/>
    <w:rsid w:val="0021550F"/>
    <w:rsid w:val="00215836"/>
    <w:rsid w:val="002163F2"/>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6619"/>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4B8"/>
    <w:rsid w:val="002F694C"/>
    <w:rsid w:val="002F6D98"/>
    <w:rsid w:val="002F7814"/>
    <w:rsid w:val="003000E2"/>
    <w:rsid w:val="00300401"/>
    <w:rsid w:val="00302C97"/>
    <w:rsid w:val="003034B4"/>
    <w:rsid w:val="00305F6F"/>
    <w:rsid w:val="00310AC1"/>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1F24"/>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0C1C"/>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6A88"/>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18A"/>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35E7"/>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4F1E"/>
    <w:rsid w:val="004958D0"/>
    <w:rsid w:val="00497334"/>
    <w:rsid w:val="00497D3F"/>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397"/>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1EDA"/>
    <w:rsid w:val="00522CE8"/>
    <w:rsid w:val="00523402"/>
    <w:rsid w:val="0052726A"/>
    <w:rsid w:val="005325C7"/>
    <w:rsid w:val="00533A08"/>
    <w:rsid w:val="005359DC"/>
    <w:rsid w:val="005364C3"/>
    <w:rsid w:val="005364E1"/>
    <w:rsid w:val="00537052"/>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57B47"/>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077"/>
    <w:rsid w:val="005A3573"/>
    <w:rsid w:val="005A572F"/>
    <w:rsid w:val="005A57EA"/>
    <w:rsid w:val="005A5CB6"/>
    <w:rsid w:val="005A69CF"/>
    <w:rsid w:val="005B0175"/>
    <w:rsid w:val="005B0331"/>
    <w:rsid w:val="005B1E2D"/>
    <w:rsid w:val="005B39C7"/>
    <w:rsid w:val="005B3FC8"/>
    <w:rsid w:val="005B50E2"/>
    <w:rsid w:val="005B51E7"/>
    <w:rsid w:val="005B53FA"/>
    <w:rsid w:val="005B5BB2"/>
    <w:rsid w:val="005B6579"/>
    <w:rsid w:val="005C10AA"/>
    <w:rsid w:val="005C1909"/>
    <w:rsid w:val="005C2175"/>
    <w:rsid w:val="005C2BBF"/>
    <w:rsid w:val="005C2FCC"/>
    <w:rsid w:val="005C33C4"/>
    <w:rsid w:val="005C3FF9"/>
    <w:rsid w:val="005C57C6"/>
    <w:rsid w:val="005C5F9B"/>
    <w:rsid w:val="005C67B6"/>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18B8"/>
    <w:rsid w:val="00633117"/>
    <w:rsid w:val="006332EA"/>
    <w:rsid w:val="00633630"/>
    <w:rsid w:val="00634355"/>
    <w:rsid w:val="00637176"/>
    <w:rsid w:val="00637C75"/>
    <w:rsid w:val="006401F1"/>
    <w:rsid w:val="00640D11"/>
    <w:rsid w:val="00642FF3"/>
    <w:rsid w:val="00643F52"/>
    <w:rsid w:val="006443F7"/>
    <w:rsid w:val="00645527"/>
    <w:rsid w:val="00645570"/>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3EE2"/>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61"/>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4F99"/>
    <w:rsid w:val="00715438"/>
    <w:rsid w:val="00716174"/>
    <w:rsid w:val="00716C24"/>
    <w:rsid w:val="0071730C"/>
    <w:rsid w:val="00717F2F"/>
    <w:rsid w:val="0072114B"/>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37325"/>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41E0"/>
    <w:rsid w:val="00755BC9"/>
    <w:rsid w:val="00760DA9"/>
    <w:rsid w:val="00762BE4"/>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1AF6"/>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42EA"/>
    <w:rsid w:val="0080642A"/>
    <w:rsid w:val="0081036F"/>
    <w:rsid w:val="00810F2E"/>
    <w:rsid w:val="00812A0D"/>
    <w:rsid w:val="008149CA"/>
    <w:rsid w:val="008169B3"/>
    <w:rsid w:val="00817460"/>
    <w:rsid w:val="008203C8"/>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0EDD"/>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364B"/>
    <w:rsid w:val="00894769"/>
    <w:rsid w:val="00896583"/>
    <w:rsid w:val="00896EB6"/>
    <w:rsid w:val="008973F3"/>
    <w:rsid w:val="008A13AB"/>
    <w:rsid w:val="008A143B"/>
    <w:rsid w:val="008A244D"/>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1C43"/>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CFE"/>
    <w:rsid w:val="00901F81"/>
    <w:rsid w:val="00902978"/>
    <w:rsid w:val="00902B51"/>
    <w:rsid w:val="0090341B"/>
    <w:rsid w:val="009044AB"/>
    <w:rsid w:val="00905C35"/>
    <w:rsid w:val="00907F2D"/>
    <w:rsid w:val="00910043"/>
    <w:rsid w:val="009123F0"/>
    <w:rsid w:val="00912909"/>
    <w:rsid w:val="00913677"/>
    <w:rsid w:val="00913BDF"/>
    <w:rsid w:val="00913E4D"/>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47FE0"/>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76B03"/>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271"/>
    <w:rsid w:val="00A277C5"/>
    <w:rsid w:val="00A279A8"/>
    <w:rsid w:val="00A3087F"/>
    <w:rsid w:val="00A30CFC"/>
    <w:rsid w:val="00A30ED6"/>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7701E"/>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2D51"/>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2AEB"/>
    <w:rsid w:val="00B03C79"/>
    <w:rsid w:val="00B042F6"/>
    <w:rsid w:val="00B04773"/>
    <w:rsid w:val="00B04A67"/>
    <w:rsid w:val="00B0733C"/>
    <w:rsid w:val="00B10A5F"/>
    <w:rsid w:val="00B1218B"/>
    <w:rsid w:val="00B159C3"/>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724"/>
    <w:rsid w:val="00B25E5D"/>
    <w:rsid w:val="00B2606A"/>
    <w:rsid w:val="00B2669F"/>
    <w:rsid w:val="00B268C1"/>
    <w:rsid w:val="00B27696"/>
    <w:rsid w:val="00B27C67"/>
    <w:rsid w:val="00B27CCD"/>
    <w:rsid w:val="00B27E13"/>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4B27"/>
    <w:rsid w:val="00B7565A"/>
    <w:rsid w:val="00B80F8E"/>
    <w:rsid w:val="00B81021"/>
    <w:rsid w:val="00B81468"/>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A64B0"/>
    <w:rsid w:val="00BB0857"/>
    <w:rsid w:val="00BB398A"/>
    <w:rsid w:val="00BB398C"/>
    <w:rsid w:val="00BB4FFC"/>
    <w:rsid w:val="00BB72FD"/>
    <w:rsid w:val="00BB7F10"/>
    <w:rsid w:val="00BC33D7"/>
    <w:rsid w:val="00BC3B38"/>
    <w:rsid w:val="00BC3FEB"/>
    <w:rsid w:val="00BC4145"/>
    <w:rsid w:val="00BC4E3D"/>
    <w:rsid w:val="00BC5812"/>
    <w:rsid w:val="00BC6054"/>
    <w:rsid w:val="00BC64F6"/>
    <w:rsid w:val="00BD02FB"/>
    <w:rsid w:val="00BD0AF5"/>
    <w:rsid w:val="00BD2553"/>
    <w:rsid w:val="00BD2D6E"/>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0251"/>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017"/>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0FA0"/>
    <w:rsid w:val="00C515E1"/>
    <w:rsid w:val="00C5165E"/>
    <w:rsid w:val="00C519C4"/>
    <w:rsid w:val="00C53231"/>
    <w:rsid w:val="00C5393F"/>
    <w:rsid w:val="00C5399D"/>
    <w:rsid w:val="00C55AB6"/>
    <w:rsid w:val="00C576D8"/>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5CFE"/>
    <w:rsid w:val="00C862D2"/>
    <w:rsid w:val="00C90055"/>
    <w:rsid w:val="00C9218F"/>
    <w:rsid w:val="00C93455"/>
    <w:rsid w:val="00C9386F"/>
    <w:rsid w:val="00C93E0A"/>
    <w:rsid w:val="00C9604E"/>
    <w:rsid w:val="00C97051"/>
    <w:rsid w:val="00CA0EFC"/>
    <w:rsid w:val="00CA155C"/>
    <w:rsid w:val="00CA2AF5"/>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1DE0"/>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2BE8"/>
    <w:rsid w:val="00DF3560"/>
    <w:rsid w:val="00DF3AF6"/>
    <w:rsid w:val="00DF3EB4"/>
    <w:rsid w:val="00DF49BC"/>
    <w:rsid w:val="00DF556C"/>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2863"/>
    <w:rsid w:val="00E752EE"/>
    <w:rsid w:val="00E75C72"/>
    <w:rsid w:val="00E77B9C"/>
    <w:rsid w:val="00E80B14"/>
    <w:rsid w:val="00E83766"/>
    <w:rsid w:val="00E8487E"/>
    <w:rsid w:val="00E8527D"/>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DFA"/>
    <w:rsid w:val="00EB2FE6"/>
    <w:rsid w:val="00EB325D"/>
    <w:rsid w:val="00EB37B4"/>
    <w:rsid w:val="00EB3AA4"/>
    <w:rsid w:val="00EB4072"/>
    <w:rsid w:val="00EB4E57"/>
    <w:rsid w:val="00EC03DC"/>
    <w:rsid w:val="00EC0E5B"/>
    <w:rsid w:val="00EC2FF9"/>
    <w:rsid w:val="00EC35EF"/>
    <w:rsid w:val="00EC3BE3"/>
    <w:rsid w:val="00EC626A"/>
    <w:rsid w:val="00ED124C"/>
    <w:rsid w:val="00ED692F"/>
    <w:rsid w:val="00ED6C1C"/>
    <w:rsid w:val="00ED6C1E"/>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AA6"/>
    <w:rsid w:val="00F56B12"/>
    <w:rsid w:val="00F576C9"/>
    <w:rsid w:val="00F57F7B"/>
    <w:rsid w:val="00F604A8"/>
    <w:rsid w:val="00F6055E"/>
    <w:rsid w:val="00F61917"/>
    <w:rsid w:val="00F62998"/>
    <w:rsid w:val="00F62DBD"/>
    <w:rsid w:val="00F65128"/>
    <w:rsid w:val="00F65F36"/>
    <w:rsid w:val="00F6608B"/>
    <w:rsid w:val="00F67AEB"/>
    <w:rsid w:val="00F71A8E"/>
    <w:rsid w:val="00F74A70"/>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0C21"/>
    <w:rsid w:val="00F910BC"/>
    <w:rsid w:val="00F91113"/>
    <w:rsid w:val="00F932B5"/>
    <w:rsid w:val="00F9516F"/>
    <w:rsid w:val="00F955EA"/>
    <w:rsid w:val="00F97242"/>
    <w:rsid w:val="00FA0CC7"/>
    <w:rsid w:val="00FA199F"/>
    <w:rsid w:val="00FA1D82"/>
    <w:rsid w:val="00FA3EF7"/>
    <w:rsid w:val="00FA5302"/>
    <w:rsid w:val="00FA5B0C"/>
    <w:rsid w:val="00FA790E"/>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33B"/>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1FA64-849A-40CA-A5B6-33BDDAEA5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33</Pages>
  <Words>5106</Words>
  <Characters>27066</Characters>
  <Application>Microsoft Office Word</Application>
  <DocSecurity>0</DocSecurity>
  <Lines>225</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10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4</cp:revision>
  <cp:lastPrinted>2014-05-15T14:53:00Z</cp:lastPrinted>
  <dcterms:created xsi:type="dcterms:W3CDTF">2014-10-22T15:07:00Z</dcterms:created>
  <dcterms:modified xsi:type="dcterms:W3CDTF">2015-01-10T23:23:00Z</dcterms:modified>
</cp:coreProperties>
</file>